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1742C" w:rsidRPr="006227A9" w:rsidRDefault="007B7BF7" w:rsidP="006227A9">
      <w:pPr>
        <w:spacing w:after="240"/>
        <w:jc w:val="center"/>
        <w:rPr>
          <w:rFonts w:ascii="Times New Roman" w:hAnsi="Times New Roman" w:cs="Times New Roman"/>
          <w:sz w:val="28"/>
          <w:szCs w:val="28"/>
        </w:rPr>
      </w:pPr>
      <w:bookmarkStart w:id="0" w:name="_GoBack"/>
      <w:bookmarkEnd w:id="0"/>
      <w:r w:rsidRPr="006227A9">
        <w:rPr>
          <w:rFonts w:ascii="Times New Roman" w:hAnsi="Times New Roman" w:cs="Times New Roman"/>
          <w:sz w:val="28"/>
          <w:szCs w:val="28"/>
        </w:rPr>
        <w:t>C</w:t>
      </w:r>
      <w:r w:rsidR="00082EC3" w:rsidRPr="006227A9">
        <w:rPr>
          <w:rFonts w:ascii="Times New Roman" w:hAnsi="Times New Roman" w:cs="Times New Roman"/>
          <w:sz w:val="28"/>
          <w:szCs w:val="28"/>
        </w:rPr>
        <w:t xml:space="preserve">hronic oral </w:t>
      </w:r>
      <w:r w:rsidR="00C24E08" w:rsidRPr="006227A9">
        <w:rPr>
          <w:rFonts w:ascii="Times New Roman" w:hAnsi="Times New Roman" w:cs="Times New Roman"/>
          <w:sz w:val="28"/>
          <w:szCs w:val="28"/>
        </w:rPr>
        <w:t>D-g</w:t>
      </w:r>
      <w:r w:rsidR="002E5385" w:rsidRPr="006227A9">
        <w:rPr>
          <w:rFonts w:ascii="Times New Roman" w:hAnsi="Times New Roman" w:cs="Times New Roman"/>
          <w:sz w:val="28"/>
          <w:szCs w:val="28"/>
        </w:rPr>
        <w:t>alactose</w:t>
      </w:r>
      <w:r w:rsidR="00082EC3" w:rsidRPr="006227A9">
        <w:rPr>
          <w:rFonts w:ascii="Times New Roman" w:hAnsi="Times New Roman" w:cs="Times New Roman"/>
          <w:sz w:val="28"/>
          <w:szCs w:val="28"/>
        </w:rPr>
        <w:t xml:space="preserve"> intake </w:t>
      </w:r>
      <w:r w:rsidRPr="006227A9">
        <w:rPr>
          <w:rFonts w:ascii="Times New Roman" w:hAnsi="Times New Roman" w:cs="Times New Roman"/>
          <w:sz w:val="28"/>
          <w:szCs w:val="28"/>
        </w:rPr>
        <w:t xml:space="preserve">does not influence </w:t>
      </w:r>
      <w:r w:rsidR="00082EC3" w:rsidRPr="006227A9">
        <w:rPr>
          <w:rFonts w:ascii="Times New Roman" w:hAnsi="Times New Roman" w:cs="Times New Roman"/>
          <w:sz w:val="28"/>
          <w:szCs w:val="28"/>
        </w:rPr>
        <w:t>Na</w:t>
      </w:r>
      <w:r w:rsidR="00082EC3" w:rsidRPr="006227A9">
        <w:rPr>
          <w:rFonts w:ascii="Times New Roman" w:hAnsi="Times New Roman" w:cs="Times New Roman"/>
          <w:sz w:val="28"/>
          <w:szCs w:val="28"/>
          <w:vertAlign w:val="superscript"/>
        </w:rPr>
        <w:t>+</w:t>
      </w:r>
      <w:r w:rsidR="00082EC3" w:rsidRPr="006227A9">
        <w:rPr>
          <w:rFonts w:ascii="Times New Roman" w:hAnsi="Times New Roman" w:cs="Times New Roman"/>
          <w:sz w:val="28"/>
          <w:szCs w:val="28"/>
        </w:rPr>
        <w:t>/K</w:t>
      </w:r>
      <w:r w:rsidR="00082EC3" w:rsidRPr="006227A9">
        <w:rPr>
          <w:rFonts w:ascii="Times New Roman" w:hAnsi="Times New Roman" w:cs="Times New Roman"/>
          <w:sz w:val="28"/>
          <w:szCs w:val="28"/>
          <w:vertAlign w:val="superscript"/>
        </w:rPr>
        <w:t>+</w:t>
      </w:r>
      <w:r w:rsidR="00B573F2" w:rsidRPr="006227A9">
        <w:rPr>
          <w:rFonts w:ascii="Times New Roman" w:hAnsi="Times New Roman" w:cs="Times New Roman"/>
          <w:sz w:val="28"/>
          <w:szCs w:val="28"/>
        </w:rPr>
        <w:t xml:space="preserve"> </w:t>
      </w:r>
      <w:r w:rsidR="00082EC3" w:rsidRPr="006227A9">
        <w:rPr>
          <w:rFonts w:ascii="Times New Roman" w:hAnsi="Times New Roman" w:cs="Times New Roman"/>
          <w:sz w:val="28"/>
          <w:szCs w:val="28"/>
        </w:rPr>
        <w:t>ATPase protein expression in rat’s hippocampus</w:t>
      </w:r>
      <w:r w:rsidR="00DA0B88" w:rsidRPr="006227A9">
        <w:rPr>
          <w:rFonts w:ascii="Times New Roman" w:hAnsi="Times New Roman" w:cs="Times New Roman"/>
          <w:sz w:val="28"/>
          <w:szCs w:val="28"/>
        </w:rPr>
        <w:t>: evidence for effective brain homeostatic mechanisms</w:t>
      </w:r>
    </w:p>
    <w:p w:rsidR="002B234B" w:rsidRPr="006227A9" w:rsidRDefault="002B234B" w:rsidP="00EF57F6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 w:rsidRPr="006227A9">
        <w:rPr>
          <w:rFonts w:ascii="Times New Roman" w:hAnsi="Times New Roman" w:cs="Times New Roman"/>
          <w:sz w:val="24"/>
          <w:szCs w:val="24"/>
        </w:rPr>
        <w:t>Todor Cvetanović</w:t>
      </w:r>
    </w:p>
    <w:p w:rsidR="002B234B" w:rsidRPr="006227A9" w:rsidRDefault="002B234B" w:rsidP="007116A3">
      <w:pPr>
        <w:spacing w:before="80" w:after="0"/>
        <w:jc w:val="center"/>
        <w:rPr>
          <w:rFonts w:ascii="Times New Roman" w:hAnsi="Times New Roman" w:cs="Times New Roman"/>
          <w:i/>
          <w:sz w:val="20"/>
          <w:szCs w:val="20"/>
        </w:rPr>
      </w:pPr>
      <w:r w:rsidRPr="006227A9">
        <w:rPr>
          <w:rFonts w:ascii="Times New Roman" w:hAnsi="Times New Roman" w:cs="Times New Roman"/>
          <w:i/>
          <w:sz w:val="20"/>
          <w:szCs w:val="20"/>
        </w:rPr>
        <w:t xml:space="preserve">The Fifth Belgrade Grammar School &amp; Regional Center for Talented Youth Belgrade II, E-mail: </w:t>
      </w:r>
      <w:r w:rsidR="00E94CCD" w:rsidRPr="006227A9">
        <w:rPr>
          <w:rFonts w:ascii="Times New Roman" w:hAnsi="Times New Roman" w:cs="Times New Roman"/>
          <w:i/>
          <w:sz w:val="20"/>
          <w:szCs w:val="20"/>
        </w:rPr>
        <w:t>cvetanovictodor@gmail.com</w:t>
      </w:r>
    </w:p>
    <w:p w:rsidR="0049656B" w:rsidRPr="006227A9" w:rsidRDefault="00D52CBB" w:rsidP="007116A3">
      <w:pPr>
        <w:spacing w:after="200"/>
        <w:jc w:val="center"/>
        <w:rPr>
          <w:rFonts w:ascii="Times New Roman" w:hAnsi="Times New Roman" w:cs="Times New Roman"/>
        </w:rPr>
        <w:sectPr w:rsidR="0049656B" w:rsidRPr="006227A9" w:rsidSect="00EF57F6">
          <w:type w:val="continuous"/>
          <w:pgSz w:w="11906" w:h="16838" w:code="9"/>
          <w:pgMar w:top="851" w:right="851" w:bottom="851" w:left="851" w:header="720" w:footer="720" w:gutter="0"/>
          <w:pgBorders w:offsetFrom="page">
            <w:top w:val="thinThickLargeGap" w:sz="24" w:space="24" w:color="auto"/>
            <w:left w:val="thinThickLargeGap" w:sz="24" w:space="24" w:color="auto"/>
            <w:bottom w:val="thickThinLargeGap" w:sz="24" w:space="24" w:color="auto"/>
            <w:right w:val="thickThinLargeGap" w:sz="24" w:space="24" w:color="auto"/>
          </w:pgBorders>
          <w:cols w:space="561"/>
          <w:docGrid w:linePitch="360"/>
        </w:sectPr>
      </w:pPr>
      <w:r w:rsidRPr="006227A9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6192" behindDoc="1" locked="0" layoutInCell="1" allowOverlap="1">
            <wp:simplePos x="0" y="0"/>
            <wp:positionH relativeFrom="margin">
              <wp:posOffset>3526155</wp:posOffset>
            </wp:positionH>
            <wp:positionV relativeFrom="margin">
              <wp:posOffset>1545590</wp:posOffset>
            </wp:positionV>
            <wp:extent cx="2692400" cy="2515235"/>
            <wp:effectExtent l="19050" t="19050" r="12700" b="18415"/>
            <wp:wrapTight wrapText="bothSides">
              <wp:wrapPolygon edited="0">
                <wp:start x="-153" y="-164"/>
                <wp:lineTo x="-153" y="21595"/>
                <wp:lineTo x="21549" y="21595"/>
                <wp:lineTo x="21549" y="-164"/>
                <wp:lineTo x="-153" y="-164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odor engleski.em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2400" cy="251523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B234B" w:rsidRPr="006227A9">
        <w:rPr>
          <w:rFonts w:ascii="Times New Roman" w:hAnsi="Times New Roman" w:cs="Times New Roman"/>
        </w:rPr>
        <w:t xml:space="preserve">Supervisor: Marina Zarić, </w:t>
      </w:r>
      <w:r w:rsidR="00082EC3" w:rsidRPr="006227A9">
        <w:rPr>
          <w:rFonts w:ascii="Times New Roman" w:hAnsi="Times New Roman" w:cs="Times New Roman"/>
        </w:rPr>
        <w:t>MSc</w:t>
      </w:r>
      <w:r w:rsidR="00DA0B88" w:rsidRPr="006227A9">
        <w:rPr>
          <w:rFonts w:ascii="Times New Roman" w:hAnsi="Times New Roman" w:cs="Times New Roman"/>
        </w:rPr>
        <w:t>, R</w:t>
      </w:r>
      <w:r w:rsidR="002B234B" w:rsidRPr="006227A9">
        <w:rPr>
          <w:rFonts w:ascii="Times New Roman" w:hAnsi="Times New Roman" w:cs="Times New Roman"/>
        </w:rPr>
        <w:t xml:space="preserve">esearch </w:t>
      </w:r>
      <w:r w:rsidR="00DA0B88" w:rsidRPr="006227A9">
        <w:rPr>
          <w:rFonts w:ascii="Times New Roman" w:hAnsi="Times New Roman" w:cs="Times New Roman"/>
        </w:rPr>
        <w:t>A</w:t>
      </w:r>
      <w:r w:rsidR="002B234B" w:rsidRPr="006227A9">
        <w:rPr>
          <w:rFonts w:ascii="Times New Roman" w:hAnsi="Times New Roman" w:cs="Times New Roman"/>
        </w:rPr>
        <w:t xml:space="preserve">ssistant at </w:t>
      </w:r>
      <w:r>
        <w:rPr>
          <w:rFonts w:ascii="Times New Roman" w:hAnsi="Times New Roman" w:cs="Times New Roman"/>
        </w:rPr>
        <w:t>VINČA</w:t>
      </w:r>
      <w:r w:rsidR="002B234B" w:rsidRPr="006227A9">
        <w:rPr>
          <w:rFonts w:ascii="Times New Roman" w:hAnsi="Times New Roman" w:cs="Times New Roman"/>
        </w:rPr>
        <w:t xml:space="preserve"> Institute of Nuclear Sciences, University of Belgrade</w:t>
      </w:r>
      <w:r w:rsidR="00DA0B88" w:rsidRPr="006227A9">
        <w:rPr>
          <w:rFonts w:ascii="Times New Roman" w:hAnsi="Times New Roman" w:cs="Times New Roman"/>
        </w:rPr>
        <w:t>, Belgrade, Serbia</w:t>
      </w:r>
    </w:p>
    <w:p w:rsidR="00EF57F6" w:rsidRPr="006227A9" w:rsidRDefault="0049656B" w:rsidP="005E1FC0">
      <w:pPr>
        <w:pStyle w:val="Heading1"/>
        <w:spacing w:before="100" w:after="200"/>
        <w:jc w:val="left"/>
        <w:rPr>
          <w:rStyle w:val="Emphasis"/>
          <w:rFonts w:cs="Times New Roman"/>
          <w:i/>
          <w:iCs w:val="0"/>
        </w:rPr>
      </w:pPr>
      <w:r w:rsidRPr="006227A9">
        <w:rPr>
          <w:rStyle w:val="Emphasis"/>
          <w:rFonts w:cs="Times New Roman"/>
          <w:i/>
          <w:iCs w:val="0"/>
        </w:rPr>
        <w:lastRenderedPageBreak/>
        <w:t>Introduction</w:t>
      </w:r>
    </w:p>
    <w:p w:rsidR="00E94CCD" w:rsidRPr="006227A9" w:rsidRDefault="00F63CEE" w:rsidP="005E1FC0">
      <w:pPr>
        <w:spacing w:before="100" w:after="60"/>
        <w:jc w:val="both"/>
        <w:rPr>
          <w:rStyle w:val="Emphasis"/>
          <w:rFonts w:ascii="Times New Roman" w:hAnsi="Times New Roman" w:cs="Times New Roman"/>
          <w:i w:val="0"/>
          <w:sz w:val="20"/>
          <w:szCs w:val="20"/>
        </w:rPr>
      </w:pPr>
      <w:r w:rsidRPr="006227A9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9504" behindDoc="1" locked="0" layoutInCell="1" allowOverlap="1" wp14:anchorId="5A3D92A1" wp14:editId="072F17AA">
                <wp:simplePos x="0" y="0"/>
                <wp:positionH relativeFrom="column">
                  <wp:align>center</wp:align>
                </wp:positionH>
                <wp:positionV relativeFrom="paragraph">
                  <wp:posOffset>4555490</wp:posOffset>
                </wp:positionV>
                <wp:extent cx="2534400" cy="273600"/>
                <wp:effectExtent l="0" t="0" r="0" b="0"/>
                <wp:wrapTight wrapText="bothSides">
                  <wp:wrapPolygon edited="0">
                    <wp:start x="0" y="0"/>
                    <wp:lineTo x="0" y="19682"/>
                    <wp:lineTo x="21432" y="19682"/>
                    <wp:lineTo x="21432" y="0"/>
                    <wp:lineTo x="0" y="0"/>
                  </wp:wrapPolygon>
                </wp:wrapTight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34400" cy="2736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F63CEE" w:rsidRPr="00F63CEE" w:rsidRDefault="00F63CEE" w:rsidP="005E1FC0">
                            <w:pPr>
                              <w:spacing w:after="120"/>
                              <w:jc w:val="center"/>
                              <w:rPr>
                                <w:rFonts w:ascii="Times New Roman" w:hAnsi="Times New Roman" w:cs="Times New Roman"/>
                                <w:iCs/>
                                <w:sz w:val="16"/>
                                <w:szCs w:val="16"/>
                              </w:rPr>
                            </w:pP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Picture </w:t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begin"/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instrText xml:space="preserve"> SEQ Picture \* ARABIC </w:instrText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separate"/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</w:rPr>
                              <w:t>1</w:t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end"/>
                            </w:r>
                            <w:r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</w:rPr>
                              <w:t xml:space="preserve">. </w:t>
                            </w:r>
                            <w:r w:rsidRPr="00F63CEE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</w:rPr>
                              <w:t>The function of Na</w:t>
                            </w:r>
                            <w:r w:rsidRPr="00D52CBB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F63CEE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</w:rPr>
                              <w:t>/K</w:t>
                            </w:r>
                            <w:r w:rsidRPr="00D52CBB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F63CEE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</w:rPr>
                              <w:t xml:space="preserve"> pump- schematic representation of Na</w:t>
                            </w:r>
                            <w:r w:rsidRPr="00D52CBB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F63CEE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</w:rPr>
                              <w:t>/K</w:t>
                            </w:r>
                            <w:r w:rsidRPr="00D52CBB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</w:rPr>
                              <w:t xml:space="preserve">+ </w:t>
                            </w:r>
                            <w:r w:rsidRPr="00F63CEE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</w:rPr>
                              <w:t>ATPase transport mechanis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5A3D92A1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0;margin-top:358.7pt;width:199.55pt;height:21.55pt;z-index:-251646976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" stroked="f">
                <v:textbox style="mso-fit-shape-to-text:t" inset="0,0,0,0">
                  <w:txbxContent>
                    <w:p w:rsidR="00F63CEE" w:rsidRPr="00F63CEE" w:rsidRDefault="00F63CEE" w:rsidP="005E1FC0">
                      <w:pPr>
                        <w:spacing w:after="120"/>
                        <w:jc w:val="center"/>
                        <w:rPr>
                          <w:rFonts w:ascii="Times New Roman" w:hAnsi="Times New Roman" w:cs="Times New Roman"/>
                          <w:iCs/>
                          <w:sz w:val="16"/>
                          <w:szCs w:val="16"/>
                        </w:rPr>
                      </w:pP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Picture </w:t>
                      </w: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begin"/>
                      </w: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instrText xml:space="preserve"> SEQ Picture \* ARABIC </w:instrText>
                      </w: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separate"/>
                      </w:r>
                      <w:r w:rsidRPr="00F63CEE"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t>1</w:t>
                      </w: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end"/>
                      </w:r>
                      <w:r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</w:rPr>
                        <w:t xml:space="preserve">. </w:t>
                      </w:r>
                      <w:r w:rsidRPr="00F63CEE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</w:rPr>
                        <w:t>The function of Na</w:t>
                      </w:r>
                      <w:r w:rsidRPr="00D52CBB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</w:rPr>
                        <w:t>+</w:t>
                      </w:r>
                      <w:r w:rsidRPr="00F63CEE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</w:rPr>
                        <w:t>/K</w:t>
                      </w:r>
                      <w:r w:rsidRPr="00D52CBB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</w:rPr>
                        <w:t>+</w:t>
                      </w:r>
                      <w:r w:rsidRPr="00F63CEE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</w:rPr>
                        <w:t xml:space="preserve"> pump- schematic representation of Na</w:t>
                      </w:r>
                      <w:r w:rsidRPr="00D52CBB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</w:rPr>
                        <w:t>+</w:t>
                      </w:r>
                      <w:r w:rsidRPr="00F63CEE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</w:rPr>
                        <w:t>/K</w:t>
                      </w:r>
                      <w:r w:rsidRPr="00D52CBB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</w:rPr>
                        <w:t xml:space="preserve">+ </w:t>
                      </w:r>
                      <w:r w:rsidRPr="00F63CEE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</w:rPr>
                        <w:t>ATPase transport mechanism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431617" w:rsidRPr="006227A9"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51072" behindDoc="1" locked="0" layoutInCell="1" allowOverlap="1">
            <wp:simplePos x="0" y="0"/>
            <wp:positionH relativeFrom="column">
              <wp:align>center</wp:align>
            </wp:positionH>
            <wp:positionV relativeFrom="paragraph">
              <wp:posOffset>2940050</wp:posOffset>
            </wp:positionV>
            <wp:extent cx="2534400" cy="1558800"/>
            <wp:effectExtent l="0" t="0" r="0" b="3810"/>
            <wp:wrapTight wrapText="bothSides">
              <wp:wrapPolygon edited="0">
                <wp:start x="0" y="0"/>
                <wp:lineTo x="0" y="21389"/>
                <wp:lineTo x="21432" y="21389"/>
                <wp:lineTo x="21432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a-K ATPaza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4400" cy="1558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82EC3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Chronic injection of </w:t>
      </w:r>
      <w:r w:rsidR="00CC16C1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D</w:t>
      </w:r>
      <w:r w:rsidR="002E538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-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g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alactose 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(</w:t>
      </w:r>
      <w:r w:rsidR="00C24E08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D-g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al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)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in rodents stimulates the symptoms of natural senescence leading to cognitive fading and motor skill enervation and thus represent</w:t>
      </w:r>
      <w:r w:rsidR="00431617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s a reliable brain ageing model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begin">
          <w:fldData xml:space="preserve">PEVuZE5vdGU+PENpdGU+PEF1dGhvcj5DdWk8L0F1dGhvcj48WWVhcj4yMDA2PC9ZZWFyPjxJRFRl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</w:fldData>
        </w:fldChar>
      </w:r>
      <w:r w:rsidR="002E538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instrText xml:space="preserve"> ADDIN EN.CITE </w:instrTex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begin">
          <w:fldData xml:space="preserve">PEVuZE5vdGU+PENpdGU+PEF1dGhvcj5DdWk8L0F1dGhvcj48WWVhcj4yMDA2PC9ZZWFyPjxJRFRl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</w:fldData>
        </w:fldChar>
      </w:r>
      <w:r w:rsidR="002E538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instrText xml:space="preserve"> ADDIN EN.CITE.DATA </w:instrTex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end"/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separate"/>
      </w:r>
      <w:r w:rsidR="00E94CCD" w:rsidRPr="006227A9">
        <w:rPr>
          <w:rStyle w:val="Emphasis"/>
          <w:rFonts w:ascii="Times New Roman" w:hAnsi="Times New Roman" w:cs="Times New Roman"/>
          <w:i w:val="0"/>
          <w:noProof/>
          <w:sz w:val="20"/>
          <w:szCs w:val="20"/>
        </w:rPr>
        <w:t>[</w:t>
      </w:r>
      <w:r w:rsidR="002E5385" w:rsidRPr="006227A9">
        <w:rPr>
          <w:rStyle w:val="Emphasis"/>
          <w:rFonts w:ascii="Times New Roman" w:hAnsi="Times New Roman" w:cs="Times New Roman"/>
          <w:i w:val="0"/>
          <w:noProof/>
          <w:sz w:val="20"/>
          <w:szCs w:val="20"/>
        </w:rPr>
        <w:t>1</w:t>
      </w:r>
      <w:r w:rsidR="00E94CCD" w:rsidRPr="006227A9">
        <w:rPr>
          <w:rStyle w:val="Emphasis"/>
          <w:rFonts w:ascii="Times New Roman" w:hAnsi="Times New Roman" w:cs="Times New Roman"/>
          <w:i w:val="0"/>
          <w:noProof/>
          <w:sz w:val="20"/>
          <w:szCs w:val="20"/>
        </w:rPr>
        <w:t>]</w: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end"/>
      </w:r>
      <w:r w:rsidR="00431617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.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However, data regar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ding effects of chronic oral D-</w:t>
      </w:r>
      <w:r w:rsidR="00D52CBB">
        <w:rPr>
          <w:rStyle w:val="Emphasis"/>
          <w:rFonts w:ascii="Times New Roman" w:hAnsi="Times New Roman" w:cs="Times New Roman"/>
          <w:i w:val="0"/>
          <w:sz w:val="20"/>
          <w:szCs w:val="20"/>
        </w:rPr>
        <w:t>g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al treatment still remain 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scarce. The</w:t>
      </w:r>
      <w:r w:rsidR="0034655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Na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/K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pump, or Na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/K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EF1F4F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ATPase, </w:t>
      </w:r>
      <w:r w:rsidR="0034655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is the protein responsible for the ATP-dependent, coupled transport of sodium and potassium ions across the plasma membrane. The Na</w:t>
      </w:r>
      <w:r w:rsidR="005B34F0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/</w:t>
      </w:r>
      <w:r w:rsidR="0034655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K</w:t>
      </w:r>
      <w:r w:rsidR="005B34F0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34655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pump is found on the surface of all animal cells and represents a major force in maintaining the concentration gradients of </w:t>
      </w:r>
      <w:r w:rsidR="00431617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these ions across the membrane </w: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begin"/>
      </w:r>
      <w:r w:rsidR="002E538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instrText xml:space="preserve"> ADDIN EN.CITE &lt;EndNote&gt;&lt;Cite&gt;&lt;Author&gt;Horisberger&lt;/Author&gt;&lt;Year&gt;2004&lt;/Year&gt;&lt;IDText&gt;Recent insights into the structure and mechanism of the sodium pump&lt;/IDText&gt;&lt;DisplayText&gt;(2)&lt;/DisplayText&gt;&lt;record&gt;&lt;dates&gt;&lt;pub-dates&gt;&lt;date&gt;Dec&lt;/date&gt;&lt;/pub-dates&gt;&lt;year&gt;2004&lt;/year&gt;&lt;/dates&gt;&lt;keywords&gt;&lt;keyword&gt;Animals&lt;/keyword&gt;&lt;keyword&gt;Humans&lt;/keyword&gt;&lt;keyword&gt;Phylogeny&lt;/keyword&gt;&lt;keyword&gt;Protein Structure, Tertiary&lt;/keyword&gt;&lt;keyword&gt;Sodium-Potassium-Exchanging ATPase&lt;/keyword&gt;&lt;keyword&gt;Structure-Activity Relationship&lt;/keyword&gt;&lt;/keywords&gt;&lt;urls&gt;&lt;related-urls&gt;&lt;url&gt;https://www.ncbi.nlm.nih.gov/pubmed/15546856&lt;/url&gt;&lt;/related-urls&gt;&lt;/urls&gt;&lt;isbn&gt;1548-9213&lt;/isbn&gt;&lt;titles&gt;&lt;title&gt;Recent insights into the structure and mechanism of the sodium pump&lt;/title&gt;&lt;secondary-title&gt;Physiology (Bethesda)&lt;/secondary-title&gt;&lt;/titles&gt;&lt;pages&gt;377-87&lt;/pages&gt;&lt;contributors&gt;&lt;authors&gt;&lt;author&gt;Horisberger, J. D.&lt;/author&gt;&lt;/authors&gt;&lt;/contributors&gt;&lt;language&gt;eng&lt;/language&gt;&lt;added-date format="utc"&gt;1487796513&lt;/added-date&gt;&lt;ref-type name="Journal Article"&gt;17&lt;/ref-type&gt;&lt;rec-number&gt;5&lt;/rec-number&gt;&lt;last-updated-date format="utc"&gt;1487796513&lt;/last-updated-date&gt;&lt;accession-num&gt;15546856&lt;/accession-num&gt;&lt;electronic-resource-num&gt;10.1152/physiol.00013.2004&lt;/electronic-resource-num&gt;&lt;volume&gt;19&lt;/volume&gt;&lt;/record&gt;&lt;/Cite&gt;&lt;/EndNote&gt;</w:instrTex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separate"/>
      </w:r>
      <w:r w:rsidR="00E94CCD" w:rsidRPr="006227A9">
        <w:rPr>
          <w:rStyle w:val="Emphasis"/>
          <w:rFonts w:ascii="Times New Roman" w:hAnsi="Times New Roman" w:cs="Times New Roman"/>
          <w:i w:val="0"/>
          <w:noProof/>
          <w:sz w:val="20"/>
          <w:szCs w:val="20"/>
        </w:rPr>
        <w:t>[</w:t>
      </w:r>
      <w:r w:rsidR="002E5385" w:rsidRPr="006227A9">
        <w:rPr>
          <w:rStyle w:val="Emphasis"/>
          <w:rFonts w:ascii="Times New Roman" w:hAnsi="Times New Roman" w:cs="Times New Roman"/>
          <w:i w:val="0"/>
          <w:noProof/>
          <w:sz w:val="20"/>
          <w:szCs w:val="20"/>
        </w:rPr>
        <w:t>2</w:t>
      </w:r>
      <w:r w:rsidR="00E94CCD" w:rsidRPr="006227A9">
        <w:rPr>
          <w:rStyle w:val="Emphasis"/>
          <w:rFonts w:ascii="Times New Roman" w:hAnsi="Times New Roman" w:cs="Times New Roman"/>
          <w:i w:val="0"/>
          <w:noProof/>
          <w:sz w:val="20"/>
          <w:szCs w:val="20"/>
        </w:rPr>
        <w:t>]</w: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end"/>
      </w:r>
      <w:r w:rsidR="005B34F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. </w:t>
      </w:r>
      <w:r w:rsidR="0034655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These grad</w:t>
      </w:r>
      <w:r w:rsidR="008C40A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ients provide energy for most important</w:t>
      </w:r>
      <w:r w:rsidR="0034655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cellular functions including maintenance of </w:t>
      </w:r>
      <w:r w:rsidR="008C40A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cell’s resting potential, regulation of cell volume</w:t>
      </w:r>
      <w:r w:rsidR="005B34F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and pH </w:t>
      </w:r>
      <w:r w:rsidR="0034655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an</w:t>
      </w:r>
      <w:r w:rsidR="002E538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d uptake of nutrients and water</w:t>
      </w:r>
      <w:r w:rsidR="00431617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begin"/>
      </w:r>
      <w:r w:rsidR="002E538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instrText xml:space="preserve"> ADDIN EN.CITE &lt;EndNote&gt;&lt;Cite&gt;&lt;Author&gt;Tsakiris&lt;/Author&gt;&lt;Year&gt;2002&lt;/Year&gt;&lt;IDText&gt;The effect of galactose metabolic disorders on rat brain Na+,K+-ATPase activity&lt;/IDText&gt;&lt;DisplayText&gt;(3)&lt;/DisplayText&gt;&lt;record&gt;&lt;dates&gt;&lt;pub-dates&gt;&lt;date&gt;2002 Sep-Oct&lt;/date&gt;&lt;/pub-dates&gt;&lt;year&gt;2002&lt;/year&gt;&lt;/dates&gt;&lt;keywords&gt;&lt;keyword&gt;Animals&lt;/keyword&gt;&lt;keyword&gt;Animals, Suckling&lt;/keyword&gt;&lt;keyword&gt;Brain&lt;/keyword&gt;&lt;keyword&gt;Carbohydrate Metabolism, Inborn Errors&lt;/keyword&gt;&lt;keyword&gt;Galactitol&lt;/keyword&gt;&lt;keyword&gt;Galactose&lt;/keyword&gt;&lt;keyword&gt;Galactosephosphates&lt;/keyword&gt;&lt;keyword&gt;Kinetics&lt;/keyword&gt;&lt;keyword&gt;Rats&lt;/keyword&gt;&lt;keyword&gt;Sodium-Potassium-Exchanging ATPase&lt;/keyword&gt;&lt;/keywords&gt;&lt;urls&gt;&lt;related-urls&gt;&lt;url&gt;https://www.ncbi.nlm.nih.gov/pubmed/12440737&lt;/url&gt;&lt;/related-urls&gt;&lt;/urls&gt;&lt;isbn&gt;0939-5075&lt;/isbn&gt;&lt;titles&gt;&lt;title&gt;The effect of galactose metabolic disorders on rat brain Na+,K+-ATPase activity&lt;/title&gt;&lt;secondary-title&gt;Z Naturforsch C&lt;/secondary-title&gt;&lt;/titles&gt;&lt;pages&gt;939-43&lt;/pages&gt;&lt;number&gt;9-10&lt;/number&gt;&lt;contributors&gt;&lt;authors&gt;&lt;author&gt;Tsakiris, S.&lt;/author&gt;&lt;author&gt;Marinou, K.&lt;/author&gt;&lt;author&gt;Schulpis, K. H.&lt;/author&gt;&lt;/authors&gt;&lt;/contributors&gt;&lt;language&gt;eng&lt;/language&gt;&lt;added-date format="utc"&gt;1487504271&lt;/added-date&gt;&lt;ref-type name="Journal Article"&gt;17&lt;/ref-type&gt;&lt;rec-number&gt;1&lt;/rec-number&gt;&lt;last-updated-date format="utc"&gt;1487504271&lt;/last-updated-date&gt;&lt;accession-num&gt;12440737&lt;/accession-num&gt;&lt;volume&gt;57&lt;/volume&gt;&lt;/record&gt;&lt;/Cite&gt;&lt;/EndNote&gt;</w:instrTex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separate"/>
      </w:r>
      <w:r w:rsidR="00E94CCD" w:rsidRPr="006227A9">
        <w:rPr>
          <w:rStyle w:val="Emphasis"/>
          <w:rFonts w:ascii="Times New Roman" w:hAnsi="Times New Roman" w:cs="Times New Roman"/>
          <w:i w:val="0"/>
          <w:noProof/>
          <w:sz w:val="20"/>
          <w:szCs w:val="20"/>
        </w:rPr>
        <w:t>[</w:t>
      </w:r>
      <w:r w:rsidR="002E5385" w:rsidRPr="006227A9">
        <w:rPr>
          <w:rStyle w:val="Emphasis"/>
          <w:rFonts w:ascii="Times New Roman" w:hAnsi="Times New Roman" w:cs="Times New Roman"/>
          <w:i w:val="0"/>
          <w:noProof/>
          <w:sz w:val="20"/>
          <w:szCs w:val="20"/>
        </w:rPr>
        <w:t>3</w:t>
      </w:r>
      <w:r w:rsidR="00E94CCD" w:rsidRPr="006227A9">
        <w:rPr>
          <w:rStyle w:val="Emphasis"/>
          <w:rFonts w:ascii="Times New Roman" w:hAnsi="Times New Roman" w:cs="Times New Roman"/>
          <w:i w:val="0"/>
          <w:noProof/>
          <w:sz w:val="20"/>
          <w:szCs w:val="20"/>
        </w:rPr>
        <w:t>]</w:t>
      </w:r>
      <w:r w:rsidR="00E8675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fldChar w:fldCharType="end"/>
      </w:r>
      <w:r w:rsidR="00431617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.</w:t>
      </w:r>
      <w:r w:rsidR="00466994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In order to test pote</w:t>
      </w:r>
      <w:r w:rsidR="002E538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ntial effect of chronic oral D-</w:t>
      </w:r>
      <w:r w:rsidR="00C24E08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g</w:t>
      </w:r>
      <w:r w:rsidR="00466994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al intake on neurons that are most vulnerable to brain agein</w:t>
      </w:r>
      <w:r w:rsidR="003020A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g</w:t>
      </w:r>
      <w:r w:rsidR="00466994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and taking into account all</w:t>
      </w:r>
      <w:r w:rsidR="005B34F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essential functions of Na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/K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ATPase, the aim of this study was to investigate protein expression of Na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/K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ATPase in rat’s hippocampus. </w:t>
      </w:r>
    </w:p>
    <w:p w:rsidR="00085293" w:rsidRPr="006227A9" w:rsidRDefault="00085293" w:rsidP="00892312">
      <w:pPr>
        <w:spacing w:after="60"/>
        <w:jc w:val="center"/>
        <w:rPr>
          <w:rStyle w:val="Emphasis"/>
          <w:rFonts w:ascii="Times New Roman" w:hAnsi="Times New Roman" w:cs="Times New Roman"/>
          <w:i w:val="0"/>
          <w:sz w:val="16"/>
          <w:szCs w:val="16"/>
        </w:rPr>
      </w:pPr>
    </w:p>
    <w:p w:rsidR="009C55E5" w:rsidRPr="006227A9" w:rsidRDefault="009C55E5" w:rsidP="005E1FC0">
      <w:pPr>
        <w:pStyle w:val="Heading1"/>
        <w:spacing w:before="100" w:after="200"/>
        <w:jc w:val="left"/>
        <w:rPr>
          <w:rStyle w:val="Emphasis"/>
          <w:rFonts w:cs="Times New Roman"/>
          <w:i/>
          <w:iCs w:val="0"/>
        </w:rPr>
      </w:pPr>
      <w:r w:rsidRPr="006227A9">
        <w:rPr>
          <w:rStyle w:val="Emphasis"/>
          <w:rFonts w:cs="Times New Roman"/>
          <w:i/>
          <w:iCs w:val="0"/>
        </w:rPr>
        <w:t>Material and methods</w:t>
      </w:r>
    </w:p>
    <w:p w:rsidR="00F22E10" w:rsidRPr="006227A9" w:rsidRDefault="005B34F0" w:rsidP="005E1FC0">
      <w:pPr>
        <w:spacing w:before="100" w:after="60"/>
        <w:jc w:val="both"/>
        <w:rPr>
          <w:rStyle w:val="Emphasis"/>
          <w:rFonts w:ascii="Times New Roman" w:hAnsi="Times New Roman" w:cs="Times New Roman"/>
          <w:i w:val="0"/>
          <w:sz w:val="20"/>
          <w:szCs w:val="20"/>
        </w:rPr>
      </w:pPr>
      <w:r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T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hree-month old male Wistar ra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ts were subjected to 6 weeks D-</w:t>
      </w:r>
      <w:r w:rsidR="00C24E08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g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al treatment 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(</w:t>
      </w:r>
      <w:r w:rsidR="00DE36D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200 mg/kg </w:t>
      </w:r>
      <w:r w:rsidR="009C55E5" w:rsidRPr="006227A9">
        <w:rPr>
          <w:rStyle w:val="Emphasis"/>
          <w:rFonts w:ascii="Times New Roman" w:eastAsiaTheme="minorEastAsia" w:hAnsi="Times New Roman" w:cs="Times New Roman"/>
          <w:i w:val="0"/>
          <w:sz w:val="20"/>
          <w:szCs w:val="20"/>
        </w:rPr>
        <w:t>dissolved in tap water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). At</w:t>
      </w:r>
      <w:r w:rsidR="001F37B1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the end of the treatment, the animals were decapitated with a guillotine without anesthesia, bra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ins were removed and 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hippocampi were</w:t>
      </w:r>
      <w:r w:rsidR="001F37B1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dissected. 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Protein expression of Na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/K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ATPase in hippocampal crude synaptosomal fraction was determined by Western blot method.</w:t>
      </w:r>
      <w:r w:rsidR="00035889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All data were expressed as means ± S.E.M</w:t>
      </w:r>
      <w:r w:rsidR="00ED5D2E">
        <w:rPr>
          <w:rStyle w:val="Emphasis"/>
          <w:rFonts w:ascii="Times New Roman" w:hAnsi="Times New Roman" w:cs="Times New Roman"/>
          <w:i w:val="0"/>
          <w:sz w:val="20"/>
          <w:szCs w:val="20"/>
        </w:rPr>
        <w:t>.</w:t>
      </w:r>
      <w:r w:rsidR="00035889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percentages of control</w:t>
      </w:r>
      <w:r w:rsidR="001F37B1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.</w:t>
      </w:r>
      <w:r w:rsidR="00035889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β-actin was used as a loading control</w:t>
      </w:r>
      <w:r w:rsidR="00E94CC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.</w:t>
      </w:r>
      <w:r w:rsidR="00035889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The differences among the two groups were</w:t>
      </w:r>
      <w:r w:rsidR="00E22D1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analyzed by unpaired t-</w:t>
      </w:r>
      <w:r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test. </w:t>
      </w:r>
      <w:r w:rsidR="00692FA4">
        <w:rPr>
          <w:rStyle w:val="Emphasis"/>
          <w:rFonts w:ascii="Times New Roman" w:hAnsi="Times New Roman" w:cs="Times New Roman"/>
          <w:i w:val="0"/>
          <w:sz w:val="20"/>
          <w:szCs w:val="20"/>
        </w:rPr>
        <w:t>P</w:t>
      </w:r>
      <w:r w:rsidR="00035889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&lt; 0.05 was defined as statistically significance.</w:t>
      </w:r>
    </w:p>
    <w:p w:rsidR="00085293" w:rsidRPr="006227A9" w:rsidRDefault="00085293" w:rsidP="00892312">
      <w:pPr>
        <w:spacing w:after="60"/>
        <w:jc w:val="both"/>
        <w:rPr>
          <w:rStyle w:val="Emphasis"/>
          <w:rFonts w:ascii="Times New Roman" w:hAnsi="Times New Roman" w:cs="Times New Roman"/>
          <w:i w:val="0"/>
          <w:sz w:val="20"/>
          <w:szCs w:val="20"/>
        </w:rPr>
      </w:pPr>
    </w:p>
    <w:p w:rsidR="00F63CEE" w:rsidRPr="006227A9" w:rsidRDefault="00D52CBB" w:rsidP="00305772">
      <w:pPr>
        <w:pStyle w:val="Heading1"/>
        <w:numPr>
          <w:ilvl w:val="0"/>
          <w:numId w:val="0"/>
        </w:numPr>
        <w:ind w:left="714" w:hanging="357"/>
        <w:rPr>
          <w:rStyle w:val="Emphasis"/>
          <w:rFonts w:cs="Times New Roman"/>
          <w:i/>
          <w:szCs w:val="28"/>
        </w:rPr>
      </w:pPr>
      <w:r w:rsidRPr="006227A9">
        <w:rPr>
          <w:rFonts w:cs="Times New Roman"/>
          <w:noProof/>
        </w:rPr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5453F11B" wp14:editId="33558DFF">
                <wp:simplePos x="0" y="0"/>
                <wp:positionH relativeFrom="column">
                  <wp:posOffset>-2656205</wp:posOffset>
                </wp:positionH>
                <wp:positionV relativeFrom="paragraph">
                  <wp:posOffset>2628900</wp:posOffset>
                </wp:positionV>
                <wp:extent cx="2444115" cy="635"/>
                <wp:effectExtent l="0" t="0" r="0" b="0"/>
                <wp:wrapTight wrapText="bothSides">
                  <wp:wrapPolygon edited="0">
                    <wp:start x="0" y="0"/>
                    <wp:lineTo x="0" y="20118"/>
                    <wp:lineTo x="21381" y="20118"/>
                    <wp:lineTo x="21381" y="0"/>
                    <wp:lineTo x="0" y="0"/>
                  </wp:wrapPolygon>
                </wp:wrapTight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441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F63CEE" w:rsidRPr="00F63CEE" w:rsidRDefault="00F63CEE" w:rsidP="00F63CEE">
                            <w:pPr>
                              <w:spacing w:after="60"/>
                              <w:jc w:val="center"/>
                              <w:rPr>
                                <w:rFonts w:ascii="Times New Roman" w:hAnsi="Times New Roman" w:cs="Times New Roman"/>
                                <w:iCs/>
                                <w:sz w:val="16"/>
                                <w:szCs w:val="16"/>
                              </w:rPr>
                            </w:pP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Figure </w:t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begin"/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instrText xml:space="preserve"> SEQ Figure \* ARABIC </w:instrText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separate"/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</w:rPr>
                              <w:t>1</w:t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end"/>
                            </w:r>
                            <w:r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.</w:t>
                            </w:r>
                            <w:r w:rsidRPr="00F63CEE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F63CEE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</w:rPr>
                              <w:t>Na</w:t>
                            </w:r>
                            <w:r w:rsidRPr="00D52CBB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F63CEE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</w:rPr>
                              <w:t>/K</w:t>
                            </w:r>
                            <w:r w:rsidRPr="00D52CBB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</w:rPr>
                              <w:t>+</w:t>
                            </w:r>
                            <w:r w:rsidRPr="00F63CEE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</w:rPr>
                              <w:t xml:space="preserve"> ATPase protein expression determined by western blotting. All data were expressed as means ± S.E.M percentages of control; n=3, p &lt; 0.0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453F11B" id="Text Box 4" o:spid="_x0000_s1027" type="#_x0000_t202" style="position:absolute;left:0;text-align:left;margin-left:-209.15pt;margin-top:207pt;width:192.45pt;height:.05pt;z-index:-251653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" stroked="f">
                <v:textbox style="mso-fit-shape-to-text:t" inset="0,0,0,0">
                  <w:txbxContent>
                    <w:p w:rsidR="00F63CEE" w:rsidRPr="00F63CEE" w:rsidRDefault="00F63CEE" w:rsidP="00F63CEE">
                      <w:pPr>
                        <w:spacing w:after="60"/>
                        <w:jc w:val="center"/>
                        <w:rPr>
                          <w:rFonts w:ascii="Times New Roman" w:hAnsi="Times New Roman" w:cs="Times New Roman"/>
                          <w:iCs/>
                          <w:sz w:val="16"/>
                          <w:szCs w:val="16"/>
                        </w:rPr>
                      </w:pPr>
                      <w:bookmarkStart w:id="1" w:name="_GoBack"/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Figure </w:t>
                      </w: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begin"/>
                      </w: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instrText xml:space="preserve"> SEQ Figure \* ARABIC </w:instrText>
                      </w: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separate"/>
                      </w:r>
                      <w:r w:rsidRPr="00F63CEE"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t>1</w:t>
                      </w: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end"/>
                      </w:r>
                      <w:r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.</w:t>
                      </w:r>
                      <w:r w:rsidRPr="00F63CEE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 </w:t>
                      </w:r>
                      <w:r w:rsidRPr="00F63CEE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</w:rPr>
                        <w:t>Na</w:t>
                      </w:r>
                      <w:r w:rsidRPr="00D52CBB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</w:rPr>
                        <w:t>+</w:t>
                      </w:r>
                      <w:r w:rsidRPr="00F63CEE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</w:rPr>
                        <w:t>/K</w:t>
                      </w:r>
                      <w:r w:rsidRPr="00D52CBB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</w:rPr>
                        <w:t>+</w:t>
                      </w:r>
                      <w:r w:rsidRPr="00F63CEE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</w:rPr>
                        <w:t xml:space="preserve"> ATPase protein expression determined by western blotting. All data were expressed as means ± S.E.M percentages of control; n=3, p &lt; 0.05</w:t>
                      </w:r>
                      <w:bookmarkEnd w:id="1"/>
                    </w:p>
                  </w:txbxContent>
                </v:textbox>
                <w10:wrap type="tight"/>
              </v:shape>
            </w:pict>
          </mc:Fallback>
        </mc:AlternateContent>
      </w:r>
    </w:p>
    <w:p w:rsidR="00F63CEE" w:rsidRPr="006227A9" w:rsidRDefault="00F63CEE" w:rsidP="005E1FC0">
      <w:pPr>
        <w:pStyle w:val="Heading1"/>
        <w:spacing w:before="100" w:after="200"/>
        <w:jc w:val="left"/>
        <w:rPr>
          <w:rStyle w:val="Emphasis"/>
          <w:rFonts w:cs="Times New Roman"/>
          <w:i/>
          <w:iCs w:val="0"/>
        </w:rPr>
      </w:pPr>
      <w:r w:rsidRPr="006227A9">
        <w:rPr>
          <w:rStyle w:val="Emphasis"/>
          <w:rFonts w:cs="Times New Roman"/>
          <w:i/>
          <w:iCs w:val="0"/>
        </w:rPr>
        <w:t>Results and discussion</w:t>
      </w:r>
    </w:p>
    <w:p w:rsidR="00F22E10" w:rsidRPr="006227A9" w:rsidRDefault="00892312" w:rsidP="005E1FC0">
      <w:pPr>
        <w:spacing w:before="100" w:after="60"/>
        <w:jc w:val="both"/>
        <w:rPr>
          <w:rStyle w:val="Emphasis"/>
          <w:rFonts w:ascii="Times New Roman" w:hAnsi="Times New Roman" w:cs="Times New Roman"/>
          <w:i w:val="0"/>
          <w:sz w:val="20"/>
          <w:szCs w:val="20"/>
        </w:rPr>
      </w:pPr>
      <w:r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R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esults showed no significant difference in Na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/K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ATPase protein expression between control and 200</w:t>
      </w:r>
      <w:r w:rsidR="00A1742C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mg/kg</w:t>
      </w:r>
      <w:r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D-</w:t>
      </w:r>
      <w:r w:rsidR="00C24E08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g</w:t>
      </w:r>
      <w:r w:rsidR="009C55E5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al group. </w:t>
      </w:r>
      <w:r w:rsidR="00F22E1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Result</w:t>
      </w:r>
      <w:r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s indicate that chronic oral D-</w:t>
      </w:r>
      <w:r w:rsidR="00C24E08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g</w:t>
      </w:r>
      <w:r w:rsidR="00F22E1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al intake does not influence Na</w:t>
      </w:r>
      <w:r w:rsidR="00F22E10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F22E1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/K</w:t>
      </w:r>
      <w:r w:rsidR="00F22E10" w:rsidRPr="006227A9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</w:rPr>
        <w:t>+</w:t>
      </w:r>
      <w:r w:rsidR="00B573F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F22E1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ATPase protein expression in rat’s hippocampus. </w:t>
      </w:r>
    </w:p>
    <w:p w:rsidR="00000A6A" w:rsidRPr="006227A9" w:rsidRDefault="00000A6A" w:rsidP="005E1FC0">
      <w:pPr>
        <w:pStyle w:val="Heading1"/>
        <w:spacing w:before="100" w:after="200"/>
        <w:jc w:val="left"/>
        <w:rPr>
          <w:rStyle w:val="Emphasis"/>
          <w:rFonts w:cs="Times New Roman"/>
          <w:i/>
          <w:iCs w:val="0"/>
        </w:rPr>
      </w:pPr>
      <w:r w:rsidRPr="006227A9">
        <w:rPr>
          <w:rStyle w:val="Emphasis"/>
          <w:rFonts w:cs="Times New Roman"/>
          <w:i/>
          <w:iCs w:val="0"/>
        </w:rPr>
        <w:t>Conclusion</w:t>
      </w:r>
    </w:p>
    <w:p w:rsidR="001F37B1" w:rsidRPr="006227A9" w:rsidRDefault="00DE36DD" w:rsidP="005E1FC0">
      <w:pPr>
        <w:spacing w:before="100" w:after="60"/>
        <w:jc w:val="both"/>
        <w:rPr>
          <w:rStyle w:val="Emphasis"/>
          <w:rFonts w:ascii="Times New Roman" w:hAnsi="Times New Roman" w:cs="Times New Roman"/>
          <w:i w:val="0"/>
          <w:sz w:val="20"/>
          <w:szCs w:val="20"/>
        </w:rPr>
      </w:pPr>
      <w:r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This</w:t>
      </w:r>
      <w:r w:rsidR="00085293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experiment</w:t>
      </w:r>
      <w:r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represents an important evidence that brain has various coping mechanisms which help homeostasis maintenance and regulation of essential molecular players in physiological ranges. </w:t>
      </w:r>
      <w:r w:rsidR="00E82F4D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Moreover, this study </w:t>
      </w:r>
      <w:r w:rsidR="00AE2D1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provides the </w:t>
      </w:r>
      <w:r w:rsidR="005B34F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"</w:t>
      </w:r>
      <w:r w:rsidR="00AE2D1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relief</w:t>
      </w:r>
      <w:r w:rsidR="005B34F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" </w:t>
      </w:r>
      <w:r w:rsidR="00AE2D1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that</w:t>
      </w:r>
      <w:r w:rsidR="0089231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some of</w:t>
      </w:r>
      <w:r w:rsidR="00AE2D1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our bad eating habits cannot </w:t>
      </w:r>
      <w:r w:rsidR="001F37B1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deregulate</w:t>
      </w:r>
      <w:r w:rsidR="00AE2D1E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our effective gate keeper mechanisms in the brain</w:t>
      </w:r>
      <w:r w:rsidR="001F37B1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.</w:t>
      </w:r>
      <w:r w:rsidR="005B34F0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30577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Further research</w:t>
      </w:r>
      <w:r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that will elucidate these mechanisms needs to be done</w:t>
      </w:r>
      <w:r w:rsidR="00E03EC4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.</w:t>
      </w:r>
      <w:r w:rsidR="00085293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In order to correctly validat</w:t>
      </w:r>
      <w:r w:rsidR="00C24E08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e the obtained results other D-g</w:t>
      </w:r>
      <w:r w:rsidR="00085293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al doses should be tested. Furthermore, research should be carried out on other rat strains/</w:t>
      </w:r>
      <w:r w:rsidR="00305772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085293" w:rsidRPr="006227A9">
        <w:rPr>
          <w:rStyle w:val="Emphasis"/>
          <w:rFonts w:ascii="Times New Roman" w:hAnsi="Times New Roman" w:cs="Times New Roman"/>
          <w:i w:val="0"/>
          <w:sz w:val="20"/>
          <w:szCs w:val="20"/>
        </w:rPr>
        <w:t>rodent species and on female subjects to exclude potential gender differences.</w:t>
      </w:r>
    </w:p>
    <w:p w:rsidR="00EF1F4F" w:rsidRPr="005E1FC0" w:rsidRDefault="00F22E10" w:rsidP="005E1FC0">
      <w:pPr>
        <w:pStyle w:val="Heading1"/>
        <w:spacing w:before="100" w:after="200"/>
        <w:rPr>
          <w:rStyle w:val="Emphasis"/>
          <w:rFonts w:cs="Times New Roman"/>
          <w:szCs w:val="28"/>
        </w:rPr>
      </w:pPr>
      <w:r w:rsidRPr="005E1FC0">
        <w:rPr>
          <w:rStyle w:val="Emphasis"/>
          <w:rFonts w:cs="Times New Roman"/>
          <w:szCs w:val="28"/>
        </w:rPr>
        <w:t>References</w:t>
      </w:r>
    </w:p>
    <w:p w:rsidR="002E5385" w:rsidRPr="006227A9" w:rsidRDefault="002E5385" w:rsidP="007116A3">
      <w:pPr>
        <w:spacing w:after="0"/>
        <w:rPr>
          <w:rFonts w:ascii="Times New Roman" w:hAnsi="Times New Roman" w:cs="Times New Roman"/>
          <w:noProof/>
          <w:sz w:val="16"/>
          <w:szCs w:val="16"/>
        </w:rPr>
      </w:pPr>
      <w:r w:rsidRPr="006227A9">
        <w:rPr>
          <w:rFonts w:ascii="Times New Roman" w:hAnsi="Times New Roman" w:cs="Times New Roman"/>
          <w:noProof/>
          <w:sz w:val="16"/>
          <w:szCs w:val="16"/>
        </w:rPr>
        <w:t>1.</w:t>
      </w:r>
      <w:r w:rsidRPr="006227A9">
        <w:rPr>
          <w:rFonts w:ascii="Times New Roman" w:hAnsi="Times New Roman" w:cs="Times New Roman"/>
          <w:noProof/>
          <w:sz w:val="16"/>
          <w:szCs w:val="16"/>
        </w:rPr>
        <w:tab/>
        <w:t>Cui X, Zuo P, Zhang Q, Li X, Hu Y, Long J, et al. Chronic systemic D-galactose exposure induces memory loss, neurodegeneration, and oxidative damage in mice: protective effects of R-alpha-lipoic acid. J Neurosci Res. 2006;83</w:t>
      </w:r>
      <w:r w:rsidR="00E94CCD" w:rsidRPr="006227A9">
        <w:rPr>
          <w:rFonts w:ascii="Times New Roman" w:hAnsi="Times New Roman" w:cs="Times New Roman"/>
          <w:sz w:val="16"/>
          <w:szCs w:val="16"/>
        </w:rPr>
        <w:t>[</w:t>
      </w:r>
      <w:r w:rsidRPr="006227A9">
        <w:rPr>
          <w:rFonts w:ascii="Times New Roman" w:hAnsi="Times New Roman" w:cs="Times New Roman"/>
          <w:noProof/>
          <w:sz w:val="16"/>
          <w:szCs w:val="16"/>
        </w:rPr>
        <w:t>8</w:t>
      </w:r>
      <w:r w:rsidR="00E94CCD" w:rsidRPr="006227A9">
        <w:rPr>
          <w:rFonts w:ascii="Times New Roman" w:hAnsi="Times New Roman" w:cs="Times New Roman"/>
          <w:sz w:val="16"/>
          <w:szCs w:val="16"/>
        </w:rPr>
        <w:t>]</w:t>
      </w:r>
      <w:r w:rsidRPr="006227A9">
        <w:rPr>
          <w:rFonts w:ascii="Times New Roman" w:hAnsi="Times New Roman" w:cs="Times New Roman"/>
          <w:noProof/>
          <w:sz w:val="16"/>
          <w:szCs w:val="16"/>
        </w:rPr>
        <w:t>:1584-90.</w:t>
      </w:r>
    </w:p>
    <w:p w:rsidR="002E5385" w:rsidRPr="006227A9" w:rsidRDefault="002E5385" w:rsidP="007116A3">
      <w:pPr>
        <w:spacing w:after="0"/>
        <w:rPr>
          <w:rFonts w:ascii="Times New Roman" w:hAnsi="Times New Roman" w:cs="Times New Roman"/>
          <w:noProof/>
          <w:sz w:val="16"/>
          <w:szCs w:val="16"/>
        </w:rPr>
      </w:pPr>
      <w:r w:rsidRPr="006227A9">
        <w:rPr>
          <w:rFonts w:ascii="Times New Roman" w:hAnsi="Times New Roman" w:cs="Times New Roman"/>
          <w:noProof/>
          <w:sz w:val="16"/>
          <w:szCs w:val="16"/>
        </w:rPr>
        <w:t>2.</w:t>
      </w:r>
      <w:r w:rsidRPr="006227A9">
        <w:rPr>
          <w:rFonts w:ascii="Times New Roman" w:hAnsi="Times New Roman" w:cs="Times New Roman"/>
          <w:noProof/>
          <w:sz w:val="16"/>
          <w:szCs w:val="16"/>
        </w:rPr>
        <w:tab/>
        <w:t xml:space="preserve">Horisberger JD. Recent insights into the structure and mechanism of the sodium pump. Physiology </w:t>
      </w:r>
      <w:r w:rsidR="00E94CCD" w:rsidRPr="006227A9">
        <w:rPr>
          <w:rFonts w:ascii="Times New Roman" w:hAnsi="Times New Roman" w:cs="Times New Roman"/>
          <w:sz w:val="16"/>
          <w:szCs w:val="16"/>
        </w:rPr>
        <w:t>[</w:t>
      </w:r>
      <w:r w:rsidRPr="006227A9">
        <w:rPr>
          <w:rFonts w:ascii="Times New Roman" w:hAnsi="Times New Roman" w:cs="Times New Roman"/>
          <w:noProof/>
          <w:sz w:val="16"/>
          <w:szCs w:val="16"/>
        </w:rPr>
        <w:t>Bethesda</w:t>
      </w:r>
      <w:r w:rsidR="00E94CCD" w:rsidRPr="006227A9">
        <w:rPr>
          <w:rFonts w:ascii="Times New Roman" w:hAnsi="Times New Roman" w:cs="Times New Roman"/>
          <w:sz w:val="16"/>
          <w:szCs w:val="16"/>
        </w:rPr>
        <w:t>]</w:t>
      </w:r>
      <w:r w:rsidRPr="006227A9">
        <w:rPr>
          <w:rFonts w:ascii="Times New Roman" w:hAnsi="Times New Roman" w:cs="Times New Roman"/>
          <w:noProof/>
          <w:sz w:val="16"/>
          <w:szCs w:val="16"/>
        </w:rPr>
        <w:t>. 2004;19:377-87.</w:t>
      </w:r>
    </w:p>
    <w:p w:rsidR="0049656B" w:rsidRPr="006227A9" w:rsidRDefault="002E5385" w:rsidP="007116A3">
      <w:pPr>
        <w:spacing w:after="0"/>
        <w:rPr>
          <w:rStyle w:val="Emphasis"/>
          <w:rFonts w:ascii="Times New Roman" w:hAnsi="Times New Roman" w:cs="Times New Roman"/>
          <w:i w:val="0"/>
          <w:iCs w:val="0"/>
          <w:noProof/>
          <w:sz w:val="16"/>
          <w:szCs w:val="16"/>
        </w:rPr>
      </w:pPr>
      <w:r w:rsidRPr="006227A9">
        <w:rPr>
          <w:rFonts w:ascii="Times New Roman" w:hAnsi="Times New Roman" w:cs="Times New Roman"/>
          <w:noProof/>
          <w:sz w:val="16"/>
          <w:szCs w:val="16"/>
        </w:rPr>
        <w:t>3.</w:t>
      </w:r>
      <w:r w:rsidRPr="006227A9">
        <w:rPr>
          <w:rFonts w:ascii="Times New Roman" w:hAnsi="Times New Roman" w:cs="Times New Roman"/>
          <w:noProof/>
          <w:sz w:val="16"/>
          <w:szCs w:val="16"/>
        </w:rPr>
        <w:tab/>
        <w:t>Tsakiris S, Marinou K, Schulpis KH. The effect of galactose metabolic disorders on rat brain Na+,K+-ATPase activity. Z Naturforsch C. 2002;57</w:t>
      </w:r>
      <w:r w:rsidR="00E94CCD" w:rsidRPr="006227A9">
        <w:rPr>
          <w:rFonts w:ascii="Times New Roman" w:hAnsi="Times New Roman" w:cs="Times New Roman"/>
          <w:sz w:val="16"/>
          <w:szCs w:val="16"/>
        </w:rPr>
        <w:t>[</w:t>
      </w:r>
      <w:r w:rsidRPr="006227A9">
        <w:rPr>
          <w:rFonts w:ascii="Times New Roman" w:hAnsi="Times New Roman" w:cs="Times New Roman"/>
          <w:noProof/>
          <w:sz w:val="16"/>
          <w:szCs w:val="16"/>
        </w:rPr>
        <w:t>9-10</w:t>
      </w:r>
      <w:r w:rsidR="00E94CCD" w:rsidRPr="006227A9">
        <w:rPr>
          <w:rFonts w:ascii="Times New Roman" w:hAnsi="Times New Roman" w:cs="Times New Roman"/>
          <w:sz w:val="16"/>
          <w:szCs w:val="16"/>
        </w:rPr>
        <w:t>]</w:t>
      </w:r>
      <w:r w:rsidRPr="006227A9">
        <w:rPr>
          <w:rFonts w:ascii="Times New Roman" w:hAnsi="Times New Roman" w:cs="Times New Roman"/>
          <w:noProof/>
          <w:sz w:val="16"/>
          <w:szCs w:val="16"/>
        </w:rPr>
        <w:t>:939-43.</w:t>
      </w:r>
    </w:p>
    <w:sectPr w:rsidR="0049656B" w:rsidRPr="006227A9" w:rsidSect="00EF57F6">
      <w:type w:val="continuous"/>
      <w:pgSz w:w="11906" w:h="16838" w:code="9"/>
      <w:pgMar w:top="851" w:right="851" w:bottom="851" w:left="851" w:header="720" w:footer="720" w:gutter="0"/>
      <w:pgBorders w:offsetFrom="page">
        <w:top w:val="thinThickLargeGap" w:sz="24" w:space="24" w:color="auto"/>
        <w:left w:val="thinThickLargeGap" w:sz="24" w:space="24" w:color="auto"/>
        <w:bottom w:val="thickThinLargeGap" w:sz="24" w:space="24" w:color="auto"/>
        <w:right w:val="thickThinLargeGap" w:sz="24" w:space="24" w:color="auto"/>
      </w:pgBorders>
      <w:cols w:num="2" w:space="561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A191D" w:rsidRDefault="003A191D" w:rsidP="007116A3">
      <w:pPr>
        <w:spacing w:after="0"/>
      </w:pPr>
      <w:r>
        <w:separator/>
      </w:r>
    </w:p>
  </w:endnote>
  <w:endnote w:type="continuationSeparator" w:id="0">
    <w:p w:rsidR="003A191D" w:rsidRDefault="003A191D" w:rsidP="007116A3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A191D" w:rsidRDefault="003A191D" w:rsidP="007116A3">
      <w:pPr>
        <w:spacing w:after="0"/>
      </w:pPr>
      <w:r>
        <w:separator/>
      </w:r>
    </w:p>
  </w:footnote>
  <w:footnote w:type="continuationSeparator" w:id="0">
    <w:p w:rsidR="003A191D" w:rsidRDefault="003A191D" w:rsidP="007116A3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697A35"/>
    <w:multiLevelType w:val="hybridMultilevel"/>
    <w:tmpl w:val="FA60DD10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EA73D8F"/>
    <w:multiLevelType w:val="hybridMultilevel"/>
    <w:tmpl w:val="350C9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3A41EDA"/>
    <w:multiLevelType w:val="hybridMultilevel"/>
    <w:tmpl w:val="350C9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E212739"/>
    <w:multiLevelType w:val="hybridMultilevel"/>
    <w:tmpl w:val="350C9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F6A02E8"/>
    <w:multiLevelType w:val="hybridMultilevel"/>
    <w:tmpl w:val="7B3643FC"/>
    <w:lvl w:ilvl="0" w:tplc="2C2AC24C">
      <w:start w:val="1"/>
      <w:numFmt w:val="decimal"/>
      <w:pStyle w:val="Heading1"/>
      <w:lvlText w:val="%1."/>
      <w:lvlJc w:val="left"/>
      <w:pPr>
        <w:ind w:left="720" w:hanging="360"/>
      </w:pPr>
    </w:lvl>
    <w:lvl w:ilvl="1" w:tplc="241A0019" w:tentative="1">
      <w:start w:val="1"/>
      <w:numFmt w:val="lowerLetter"/>
      <w:lvlText w:val="%2."/>
      <w:lvlJc w:val="left"/>
      <w:pPr>
        <w:ind w:left="1440" w:hanging="360"/>
      </w:pPr>
    </w:lvl>
    <w:lvl w:ilvl="2" w:tplc="241A001B" w:tentative="1">
      <w:start w:val="1"/>
      <w:numFmt w:val="lowerRoman"/>
      <w:lvlText w:val="%3."/>
      <w:lvlJc w:val="right"/>
      <w:pPr>
        <w:ind w:left="2160" w:hanging="180"/>
      </w:pPr>
    </w:lvl>
    <w:lvl w:ilvl="3" w:tplc="241A000F" w:tentative="1">
      <w:start w:val="1"/>
      <w:numFmt w:val="decimal"/>
      <w:lvlText w:val="%4."/>
      <w:lvlJc w:val="left"/>
      <w:pPr>
        <w:ind w:left="2880" w:hanging="360"/>
      </w:pPr>
    </w:lvl>
    <w:lvl w:ilvl="4" w:tplc="241A0019" w:tentative="1">
      <w:start w:val="1"/>
      <w:numFmt w:val="lowerLetter"/>
      <w:lvlText w:val="%5."/>
      <w:lvlJc w:val="left"/>
      <w:pPr>
        <w:ind w:left="3600" w:hanging="360"/>
      </w:pPr>
    </w:lvl>
    <w:lvl w:ilvl="5" w:tplc="241A001B" w:tentative="1">
      <w:start w:val="1"/>
      <w:numFmt w:val="lowerRoman"/>
      <w:lvlText w:val="%6."/>
      <w:lvlJc w:val="right"/>
      <w:pPr>
        <w:ind w:left="4320" w:hanging="180"/>
      </w:pPr>
    </w:lvl>
    <w:lvl w:ilvl="6" w:tplc="241A000F" w:tentative="1">
      <w:start w:val="1"/>
      <w:numFmt w:val="decimal"/>
      <w:lvlText w:val="%7."/>
      <w:lvlJc w:val="left"/>
      <w:pPr>
        <w:ind w:left="5040" w:hanging="360"/>
      </w:pPr>
    </w:lvl>
    <w:lvl w:ilvl="7" w:tplc="241A0019" w:tentative="1">
      <w:start w:val="1"/>
      <w:numFmt w:val="lowerLetter"/>
      <w:lvlText w:val="%8."/>
      <w:lvlJc w:val="left"/>
      <w:pPr>
        <w:ind w:left="5760" w:hanging="360"/>
      </w:pPr>
    </w:lvl>
    <w:lvl w:ilvl="8" w:tplc="2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2C82E68"/>
    <w:multiLevelType w:val="hybridMultilevel"/>
    <w:tmpl w:val="9E8E3AF4"/>
    <w:lvl w:ilvl="0" w:tplc="FF342F68">
      <w:start w:val="1"/>
      <w:numFmt w:val="decimal"/>
      <w:lvlText w:val="%1."/>
      <w:lvlJc w:val="left"/>
      <w:pPr>
        <w:ind w:left="720" w:hanging="360"/>
      </w:pPr>
      <w:rPr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63B5A4D"/>
    <w:multiLevelType w:val="hybridMultilevel"/>
    <w:tmpl w:val="E6F01D5C"/>
    <w:lvl w:ilvl="0" w:tplc="241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1A0019" w:tentative="1">
      <w:start w:val="1"/>
      <w:numFmt w:val="lowerLetter"/>
      <w:lvlText w:val="%2."/>
      <w:lvlJc w:val="left"/>
      <w:pPr>
        <w:ind w:left="1440" w:hanging="360"/>
      </w:pPr>
    </w:lvl>
    <w:lvl w:ilvl="2" w:tplc="241A001B" w:tentative="1">
      <w:start w:val="1"/>
      <w:numFmt w:val="lowerRoman"/>
      <w:lvlText w:val="%3."/>
      <w:lvlJc w:val="right"/>
      <w:pPr>
        <w:ind w:left="2160" w:hanging="180"/>
      </w:pPr>
    </w:lvl>
    <w:lvl w:ilvl="3" w:tplc="241A000F" w:tentative="1">
      <w:start w:val="1"/>
      <w:numFmt w:val="decimal"/>
      <w:lvlText w:val="%4."/>
      <w:lvlJc w:val="left"/>
      <w:pPr>
        <w:ind w:left="2880" w:hanging="360"/>
      </w:pPr>
    </w:lvl>
    <w:lvl w:ilvl="4" w:tplc="241A0019" w:tentative="1">
      <w:start w:val="1"/>
      <w:numFmt w:val="lowerLetter"/>
      <w:lvlText w:val="%5."/>
      <w:lvlJc w:val="left"/>
      <w:pPr>
        <w:ind w:left="3600" w:hanging="360"/>
      </w:pPr>
    </w:lvl>
    <w:lvl w:ilvl="5" w:tplc="241A001B" w:tentative="1">
      <w:start w:val="1"/>
      <w:numFmt w:val="lowerRoman"/>
      <w:lvlText w:val="%6."/>
      <w:lvlJc w:val="right"/>
      <w:pPr>
        <w:ind w:left="4320" w:hanging="180"/>
      </w:pPr>
    </w:lvl>
    <w:lvl w:ilvl="6" w:tplc="241A000F" w:tentative="1">
      <w:start w:val="1"/>
      <w:numFmt w:val="decimal"/>
      <w:lvlText w:val="%7."/>
      <w:lvlJc w:val="left"/>
      <w:pPr>
        <w:ind w:left="5040" w:hanging="360"/>
      </w:pPr>
    </w:lvl>
    <w:lvl w:ilvl="7" w:tplc="241A0019" w:tentative="1">
      <w:start w:val="1"/>
      <w:numFmt w:val="lowerLetter"/>
      <w:lvlText w:val="%8."/>
      <w:lvlJc w:val="left"/>
      <w:pPr>
        <w:ind w:left="5760" w:hanging="360"/>
      </w:pPr>
    </w:lvl>
    <w:lvl w:ilvl="8" w:tplc="2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2D13D4F"/>
    <w:multiLevelType w:val="hybridMultilevel"/>
    <w:tmpl w:val="AEE889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E7717E3"/>
    <w:multiLevelType w:val="hybridMultilevel"/>
    <w:tmpl w:val="350C9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77050CE"/>
    <w:multiLevelType w:val="hybridMultilevel"/>
    <w:tmpl w:val="A4FA8D3E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AA84DDA"/>
    <w:multiLevelType w:val="hybridMultilevel"/>
    <w:tmpl w:val="C9F429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CEF36E6"/>
    <w:multiLevelType w:val="hybridMultilevel"/>
    <w:tmpl w:val="552CEA76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8"/>
  </w:num>
  <w:num w:numId="3">
    <w:abstractNumId w:val="2"/>
  </w:num>
  <w:num w:numId="4">
    <w:abstractNumId w:val="1"/>
  </w:num>
  <w:num w:numId="5">
    <w:abstractNumId w:val="11"/>
  </w:num>
  <w:num w:numId="6">
    <w:abstractNumId w:val="0"/>
  </w:num>
  <w:num w:numId="7">
    <w:abstractNumId w:val="9"/>
  </w:num>
  <w:num w:numId="8">
    <w:abstractNumId w:val="5"/>
  </w:num>
  <w:num w:numId="9">
    <w:abstractNumId w:val="10"/>
  </w:num>
  <w:num w:numId="10">
    <w:abstractNumId w:val="7"/>
  </w:num>
  <w:num w:numId="11">
    <w:abstractNumId w:val="6"/>
  </w:num>
  <w:num w:numId="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07FA8"/>
    <w:rsid w:val="00000A6A"/>
    <w:rsid w:val="00035889"/>
    <w:rsid w:val="00082EC3"/>
    <w:rsid w:val="00085293"/>
    <w:rsid w:val="0008614D"/>
    <w:rsid w:val="00095735"/>
    <w:rsid w:val="001E5B4D"/>
    <w:rsid w:val="001F37B1"/>
    <w:rsid w:val="00233901"/>
    <w:rsid w:val="002A2BDF"/>
    <w:rsid w:val="002B234B"/>
    <w:rsid w:val="002D2835"/>
    <w:rsid w:val="002E5385"/>
    <w:rsid w:val="003020AC"/>
    <w:rsid w:val="00305772"/>
    <w:rsid w:val="0034655E"/>
    <w:rsid w:val="003916BB"/>
    <w:rsid w:val="003A191D"/>
    <w:rsid w:val="003B77BB"/>
    <w:rsid w:val="003B7AB8"/>
    <w:rsid w:val="003F25E9"/>
    <w:rsid w:val="003F2897"/>
    <w:rsid w:val="0042500C"/>
    <w:rsid w:val="00431617"/>
    <w:rsid w:val="00466994"/>
    <w:rsid w:val="00481BBE"/>
    <w:rsid w:val="0049656B"/>
    <w:rsid w:val="004C5250"/>
    <w:rsid w:val="004E1E8D"/>
    <w:rsid w:val="0057150E"/>
    <w:rsid w:val="005B34F0"/>
    <w:rsid w:val="005D7FBB"/>
    <w:rsid w:val="005E1FC0"/>
    <w:rsid w:val="005F3C05"/>
    <w:rsid w:val="006227A9"/>
    <w:rsid w:val="00640C39"/>
    <w:rsid w:val="006530EA"/>
    <w:rsid w:val="00692FA4"/>
    <w:rsid w:val="007116A3"/>
    <w:rsid w:val="00726976"/>
    <w:rsid w:val="007609D9"/>
    <w:rsid w:val="007B7BF7"/>
    <w:rsid w:val="008859CA"/>
    <w:rsid w:val="00892312"/>
    <w:rsid w:val="008A22E0"/>
    <w:rsid w:val="008C40AC"/>
    <w:rsid w:val="008D2F4B"/>
    <w:rsid w:val="008E3076"/>
    <w:rsid w:val="00934D83"/>
    <w:rsid w:val="009613CB"/>
    <w:rsid w:val="009C55E5"/>
    <w:rsid w:val="00A1742C"/>
    <w:rsid w:val="00A97CB2"/>
    <w:rsid w:val="00AA09E3"/>
    <w:rsid w:val="00AE2D1E"/>
    <w:rsid w:val="00AE4670"/>
    <w:rsid w:val="00AF7889"/>
    <w:rsid w:val="00B06A31"/>
    <w:rsid w:val="00B3295E"/>
    <w:rsid w:val="00B573F2"/>
    <w:rsid w:val="00BD2622"/>
    <w:rsid w:val="00C17C77"/>
    <w:rsid w:val="00C24E08"/>
    <w:rsid w:val="00C44008"/>
    <w:rsid w:val="00C51A3A"/>
    <w:rsid w:val="00C73A05"/>
    <w:rsid w:val="00CA3401"/>
    <w:rsid w:val="00CC16C1"/>
    <w:rsid w:val="00D52CBB"/>
    <w:rsid w:val="00D55EA8"/>
    <w:rsid w:val="00D75D6A"/>
    <w:rsid w:val="00DA0B88"/>
    <w:rsid w:val="00DE36DD"/>
    <w:rsid w:val="00E03EC4"/>
    <w:rsid w:val="00E07FA8"/>
    <w:rsid w:val="00E22D19"/>
    <w:rsid w:val="00E426F7"/>
    <w:rsid w:val="00E57308"/>
    <w:rsid w:val="00E82F4D"/>
    <w:rsid w:val="00E8675C"/>
    <w:rsid w:val="00E94CCD"/>
    <w:rsid w:val="00ED5D2E"/>
    <w:rsid w:val="00EE2836"/>
    <w:rsid w:val="00EF1F4F"/>
    <w:rsid w:val="00EF57F6"/>
    <w:rsid w:val="00F22E10"/>
    <w:rsid w:val="00F43DD6"/>
    <w:rsid w:val="00F4522A"/>
    <w:rsid w:val="00F53AA9"/>
    <w:rsid w:val="00F54B8F"/>
    <w:rsid w:val="00F63CE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F3C05"/>
  </w:style>
  <w:style w:type="paragraph" w:styleId="Heading1">
    <w:name w:val="heading 1"/>
    <w:basedOn w:val="Normal"/>
    <w:next w:val="Normal"/>
    <w:link w:val="Heading1Char"/>
    <w:uiPriority w:val="9"/>
    <w:qFormat/>
    <w:rsid w:val="00305772"/>
    <w:pPr>
      <w:keepNext/>
      <w:keepLines/>
      <w:numPr>
        <w:numId w:val="12"/>
      </w:numPr>
      <w:spacing w:before="300" w:after="240"/>
      <w:ind w:left="714" w:hanging="357"/>
      <w:jc w:val="both"/>
      <w:outlineLvl w:val="0"/>
    </w:pPr>
    <w:rPr>
      <w:rFonts w:ascii="Times New Roman" w:eastAsiaTheme="majorEastAsia" w:hAnsi="Times New Roman" w:cstheme="majorBidi"/>
      <w:i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234B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2B234B"/>
    <w:rPr>
      <w:color w:val="2B579A"/>
      <w:shd w:val="clear" w:color="auto" w:fill="E6E6E6"/>
    </w:rPr>
  </w:style>
  <w:style w:type="character" w:styleId="Emphasis">
    <w:name w:val="Emphasis"/>
    <w:basedOn w:val="DefaultParagraphFont"/>
    <w:uiPriority w:val="20"/>
    <w:qFormat/>
    <w:rsid w:val="0049656B"/>
    <w:rPr>
      <w:i/>
      <w:iCs/>
    </w:rPr>
  </w:style>
  <w:style w:type="paragraph" w:styleId="ListParagraph">
    <w:name w:val="List Paragraph"/>
    <w:basedOn w:val="Normal"/>
    <w:uiPriority w:val="34"/>
    <w:qFormat/>
    <w:rsid w:val="0049656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F1F4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F4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F1F4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F1F4F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9C55E5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2EC3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2EC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CC16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16C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16C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16C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16C1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116A3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7116A3"/>
  </w:style>
  <w:style w:type="paragraph" w:styleId="Footer">
    <w:name w:val="footer"/>
    <w:basedOn w:val="Normal"/>
    <w:link w:val="FooterChar"/>
    <w:uiPriority w:val="99"/>
    <w:unhideWhenUsed/>
    <w:rsid w:val="007116A3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7116A3"/>
  </w:style>
  <w:style w:type="paragraph" w:styleId="Caption">
    <w:name w:val="caption"/>
    <w:basedOn w:val="Normal"/>
    <w:next w:val="Normal"/>
    <w:uiPriority w:val="35"/>
    <w:unhideWhenUsed/>
    <w:qFormat/>
    <w:rsid w:val="00F63CEE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305772"/>
    <w:rPr>
      <w:rFonts w:ascii="Times New Roman" w:eastAsiaTheme="majorEastAsia" w:hAnsi="Times New Roman" w:cstheme="majorBidi"/>
      <w:i/>
      <w:sz w:val="28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F3C05"/>
  </w:style>
  <w:style w:type="paragraph" w:styleId="Heading1">
    <w:name w:val="heading 1"/>
    <w:basedOn w:val="Normal"/>
    <w:next w:val="Normal"/>
    <w:link w:val="Heading1Char"/>
    <w:uiPriority w:val="9"/>
    <w:qFormat/>
    <w:rsid w:val="00305772"/>
    <w:pPr>
      <w:keepNext/>
      <w:keepLines/>
      <w:numPr>
        <w:numId w:val="12"/>
      </w:numPr>
      <w:spacing w:before="300" w:after="240"/>
      <w:ind w:left="714" w:hanging="357"/>
      <w:jc w:val="both"/>
      <w:outlineLvl w:val="0"/>
    </w:pPr>
    <w:rPr>
      <w:rFonts w:ascii="Times New Roman" w:eastAsiaTheme="majorEastAsia" w:hAnsi="Times New Roman" w:cstheme="majorBidi"/>
      <w:i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234B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2B234B"/>
    <w:rPr>
      <w:color w:val="2B579A"/>
      <w:shd w:val="clear" w:color="auto" w:fill="E6E6E6"/>
    </w:rPr>
  </w:style>
  <w:style w:type="character" w:styleId="Emphasis">
    <w:name w:val="Emphasis"/>
    <w:basedOn w:val="DefaultParagraphFont"/>
    <w:uiPriority w:val="20"/>
    <w:qFormat/>
    <w:rsid w:val="0049656B"/>
    <w:rPr>
      <w:i/>
      <w:iCs/>
    </w:rPr>
  </w:style>
  <w:style w:type="paragraph" w:styleId="ListParagraph">
    <w:name w:val="List Paragraph"/>
    <w:basedOn w:val="Normal"/>
    <w:uiPriority w:val="34"/>
    <w:qFormat/>
    <w:rsid w:val="0049656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F1F4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F4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F1F4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F1F4F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9C55E5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2EC3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2EC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CC16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16C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16C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16C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16C1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116A3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7116A3"/>
  </w:style>
  <w:style w:type="paragraph" w:styleId="Footer">
    <w:name w:val="footer"/>
    <w:basedOn w:val="Normal"/>
    <w:link w:val="FooterChar"/>
    <w:uiPriority w:val="99"/>
    <w:unhideWhenUsed/>
    <w:rsid w:val="007116A3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7116A3"/>
  </w:style>
  <w:style w:type="paragraph" w:styleId="Caption">
    <w:name w:val="caption"/>
    <w:basedOn w:val="Normal"/>
    <w:next w:val="Normal"/>
    <w:uiPriority w:val="35"/>
    <w:unhideWhenUsed/>
    <w:qFormat/>
    <w:rsid w:val="00F63CEE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305772"/>
    <w:rPr>
      <w:rFonts w:ascii="Times New Roman" w:eastAsiaTheme="majorEastAsia" w:hAnsi="Times New Roman" w:cstheme="majorBidi"/>
      <w:i/>
      <w:sz w:val="28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EBE4FD-D56C-41C0-829A-76E717676C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45</Words>
  <Characters>5389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jela&amp;Todor</dc:creator>
  <cp:lastModifiedBy>talenti</cp:lastModifiedBy>
  <cp:revision>2</cp:revision>
  <dcterms:created xsi:type="dcterms:W3CDTF">2017-02-26T12:46:00Z</dcterms:created>
  <dcterms:modified xsi:type="dcterms:W3CDTF">2017-02-26T12:46:00Z</dcterms:modified>
</cp:coreProperties>
</file>